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47A552" w14:textId="7E72C3E5" w:rsidR="00A23F89" w:rsidRDefault="00D64DA4" w:rsidP="00395D58">
      <w:pPr>
        <w:pStyle w:val="Heading1"/>
        <w:spacing w:before="0"/>
        <w:contextualSpacing/>
      </w:pPr>
      <w:r>
        <w:t xml:space="preserve">Reliability of Citizen Science for </w:t>
      </w:r>
      <w:r w:rsidR="008F3C5E">
        <w:t xml:space="preserve">Avian </w:t>
      </w:r>
      <w:r>
        <w:t>Species Identifications</w:t>
      </w:r>
    </w:p>
    <w:p w14:paraId="7F746495" w14:textId="70B309D8" w:rsidR="00B32FF7" w:rsidRDefault="00B32FF7" w:rsidP="00395D58">
      <w:pPr>
        <w:pStyle w:val="Heading3"/>
        <w:spacing w:before="0"/>
        <w:contextualSpacing/>
      </w:pPr>
      <w:r>
        <w:t>Abstract</w:t>
      </w:r>
    </w:p>
    <w:p w14:paraId="14D5F160" w14:textId="1A278253" w:rsidR="00B32FF7" w:rsidRDefault="00B32FF7" w:rsidP="00395D58">
      <w:pPr>
        <w:contextualSpacing/>
      </w:pPr>
    </w:p>
    <w:p w14:paraId="5FC5832D" w14:textId="2DE5AAB3" w:rsidR="00B32FF7" w:rsidRDefault="00B32FF7" w:rsidP="00395D58">
      <w:pPr>
        <w:pStyle w:val="Heading3"/>
        <w:spacing w:before="0"/>
        <w:contextualSpacing/>
      </w:pPr>
      <w:r>
        <w:t>Introduction</w:t>
      </w:r>
    </w:p>
    <w:p w14:paraId="04483C3A" w14:textId="4CB45197" w:rsidR="002363C8" w:rsidRDefault="002363C8" w:rsidP="00752279">
      <w:pPr>
        <w:ind w:firstLine="360"/>
        <w:contextualSpacing/>
      </w:pPr>
      <w:r w:rsidRPr="002363C8">
        <w:t xml:space="preserve">Citizen science is an increasingly popular data collection method in ecology, allowing large quantities of data to be collected without the costly travel and field expenses associated with traditional surveying methods. However, this can result in spatial bias </w:t>
      </w:r>
      <w:r w:rsidR="000D6BAC">
        <w:fldChar w:fldCharType="begin"/>
      </w:r>
      <w:r w:rsidR="000D6BAC">
        <w:instrText xml:space="preserve"> ADDIN ZOTERO_ITEM CSL_CITATION {"citationID":"CF2iUqmG","properties":{"formattedCitation":"(Johnston et al., 2020)","plainCitation":"(Johnston et al., 2020)","noteIndex":0},"citationItems":[{"id":1980,"uris":["http://zotero.org/users/6778498/items/3EM89VJE"],"itemData":{"id":1980,"type":"article-journal","abstract":"Ecological citizen science data are rapidly growing in availability and use in ecology and conservation. Many citizen science projects have the flexibility for participants to select where they survey, resulting in more participants, but also spatially biased data. It is important to assess the extent to which these spatially biased data can provide reliable estimates of species distributions. Here we quantify the extent of site selection bias in a citizen science project and the implications of this spatial bias in species distribution models. Using data from the BirdTrack citizen science project in Great Britain from 2007 to 2011, we modelled the spatial bias of data submissions. We next produced species occupancy models for 138 bird species, and assessed the impact of accounting for spatial bias. We compared the distributions to those produced using unbiased data from an Atlas survey from the same region and time period. Averaging across 138 species, models with spatially biased data produced accurate and precise estimates of species occupancy for most locations in Great Britain. However, these distributions were both less accurate and less precise in the Scottish Highlands, showing on average a positive bias. Accounting for the spatially biased sampling with weights led to on average greater accuracy in the Scottish Highlands, but did not increase precision. This region is both distinct in environmental characteristics and has a low density of observations, making it difficult to characterise environmental relationships with species occupancy. Accounting for the spatially biased sampling did not affect average accuracy or precision throughout most of the country. Spatially biased citizen science data can be used to estimate species occupancy in regions with stationary environmental relationships and good sampling across environmental space. The reliability of estimated species distributions from spatially biased data should be further validated and tested under a range of different scenarios.","container-title":"Ecological Modelling","DOI":"10.1016/j.ecolmodel.2019.108927","ISSN":"0304-3800","journalAbbreviation":"Ecological Modelling","page":"108927","source":"ScienceDirect","title":"Estimating species distributions from spatially biased citizen science data","volume":"422","author":[{"family":"Johnston","given":"Alison"},{"family":"Moran","given":"Nick"},{"family":"Musgrove","given":"Andy"},{"family":"Fink","given":"Daniel"},{"family":"Baillie","given":"Stephen R."}],"issued":{"date-parts":[["2020",4,15]]}}}],"schema":"https://github.com/citation-style-language/schema/raw/master/csl-citation.json"} </w:instrText>
      </w:r>
      <w:r w:rsidR="000D6BAC">
        <w:fldChar w:fldCharType="separate"/>
      </w:r>
      <w:r w:rsidR="000D6BAC" w:rsidRPr="000D6BAC">
        <w:rPr>
          <w:rFonts w:ascii="Calibri" w:hAnsi="Calibri" w:cs="Calibri"/>
        </w:rPr>
        <w:t>(Johnston et al., 2020)</w:t>
      </w:r>
      <w:r w:rsidR="000D6BAC">
        <w:fldChar w:fldCharType="end"/>
      </w:r>
      <w:r w:rsidR="00F520E5">
        <w:t xml:space="preserve"> </w:t>
      </w:r>
      <w:r w:rsidRPr="002363C8">
        <w:t xml:space="preserve">and inconsistent data quality, particularly when the study is poorly designed with basic data collection </w:t>
      </w:r>
      <w:r w:rsidR="00F520E5">
        <w:t xml:space="preserve">methods </w:t>
      </w:r>
      <w:r w:rsidR="00F520E5">
        <w:fldChar w:fldCharType="begin"/>
      </w:r>
      <w:r w:rsidR="00F520E5">
        <w:instrText xml:space="preserve"> ADDIN ZOTERO_ITEM CSL_CITATION {"citationID":"kosSMfDF","properties":{"formattedCitation":"(Brown &amp; Williams, 2019)","plainCitation":"(Brown &amp; Williams, 2019)","noteIndex":0},"citationItems":[{"id":1981,"uris":["http://zotero.org/users/6778498/items/F6E75PY7"],"itemData":{"id":1981,"type":"article-journal","abstract":"We examined features of citizen science that influence data quality, inferential power, and usefulness in ecology. As background context for our examination, we considered topics such as ecological sampling (probability based, purposive, opportunistic), linkage between sampling technique and statistical inference (design based, model based), and scientific paradigms (confirmatory, exploratory). We distinguished several types of citizen science investigations, from intensive research with rigorous protocols targeting clearly articulated questions to mass-participation internet-based projects with opportunistic data collection lacking sampling design, and examined overarching objectives, design, analysis, volunteer training, and performance. We identified key features that influence data quality: project objectives, design and analysis, and volunteer training and performance. Projects with good designs, trained volunteers, and professional oversight can meet statistical criteria to produce high-quality data with strong inferential power and therefore are well suited for ecological research objectives. Projects with opportunistic data collection, little or no sampling design, and minimal volunteer training are better suited for general objectives related to public education or data exploration because reliable statistical estimation can be difficult or impossible. In some cases, statistically robust analytical methods, external data, or both may increase the inferential power of certain opportunistically collected data. Ecological management, especially by government agencies, frequently requires data suitable for reliable inference. With standardized protocols, state-of-the-art analytical methods, and well-supervised programs, citizen science can make valuable contributions to conservation by increasing the scope of species monitoring efforts. Data quality can be improved by adhering to basic principles of data collection and analysis, designing studies to provide the data quality required, and including suitable statistical expertise, thereby strengthening the science aspect of citizen science and enhancing acceptance by the scientific community and decision makers.","container-title":"Conservation Biology","DOI":"10.1111/cobi.13223","ISSN":"1523-1739","issue":"3","language":"en","license":"Published 2018. This article is a U.S. Government work and is in the public domain in the USA. Conservation Biology published by Wiley Periodicals LLC on behalf of Society for Conservation Biology","note":"_eprint: https://onlinelibrary.wiley.com/doi/pdf/10.1111/cobi.13223","page":"561-569","source":"Wiley Online Library","title":"The potential for citizen science to produce reliable and useful information in ecology","volume":"33","author":[{"family":"Brown","given":"Eleanor D."},{"family":"Williams","given":"Byron K."}],"issued":{"date-parts":[["2019"]]}}}],"schema":"https://github.com/citation-style-language/schema/raw/master/csl-citation.json"} </w:instrText>
      </w:r>
      <w:r w:rsidR="00F520E5">
        <w:fldChar w:fldCharType="separate"/>
      </w:r>
      <w:r w:rsidR="00F520E5" w:rsidRPr="00F520E5">
        <w:rPr>
          <w:rFonts w:ascii="Calibri" w:hAnsi="Calibri" w:cs="Calibri"/>
        </w:rPr>
        <w:t>(Brown &amp; Williams, 2019)</w:t>
      </w:r>
      <w:r w:rsidR="00F520E5">
        <w:fldChar w:fldCharType="end"/>
      </w:r>
      <w:r w:rsidR="00F520E5">
        <w:t>.</w:t>
      </w:r>
      <w:r w:rsidRPr="002363C8">
        <w:t xml:space="preserve"> One method of overcoming this is to combine the data with pre-existing datasets (e.g. museum specimens) to track ecological trends </w:t>
      </w:r>
      <w:r w:rsidR="002B6BA7">
        <w:rPr>
          <w:rFonts w:ascii="Calibri" w:hAnsi="Calibri" w:cs="Calibri"/>
        </w:rPr>
        <w:fldChar w:fldCharType="begin"/>
      </w:r>
      <w:r w:rsidR="002B6BA7">
        <w:rPr>
          <w:rFonts w:ascii="Calibri" w:hAnsi="Calibri" w:cs="Calibri"/>
        </w:rPr>
        <w:instrText xml:space="preserve"> ADDIN ZOTERO_ITEM CSL_CITATION {"citationID":"SYvVQlnp","properties":{"formattedCitation":"(Pizarro, DeRaad &amp; McCormack, 2023)","plainCitation":"(Pizarro, DeRaad &amp; McCormack, 2023)","noteIndex":0},"citationItems":[{"id":1987,"uris":["http://zotero.org/users/6778498/items/CV8Z4LAZ"],"itemData":{"id":1987,"type":"article-journal","abstract":"Hybrid zones are natural experiments for the study of avian evolution. Hybrid zones can be dynamic, moving as species adjust to new climates and habitats, with unknown implications for species and speciation. There are relatively few studies that have comparable modern and historic sampling to assess change in hybrid zone location and width over time, and those studies have generally found mixed results, with many hybrid zones showing change over time, but others showing stability. The white-throated magpie-jay (Calocitta formosa) and black-throated magpie-jay (Calocitta colliei) occur along the western coast of Mexico and Central America. The two species differ markedly in throat color and tail length, and prior observation suggests a narrow hybrid zone in southern Jalisco where individuals have mixed throat color. This study aims to assess the existence and temporal stability of this putative hybrid zone by comparing throat color between georeferenced historical museum specimens and modern photos from iNaturalist with precise locality information. Our results confirm the existence of a narrow hybrid zone in Jalisco, with modern throat scores gradually increasing from the parental ends of the cline toward the cline center in a sigmoidal curve characteristic of hybrid zones. Our temporal comparison suggests that the hybrid zone has not shifted its position between historical (pre-1973) and modern (post-2005) time periods-a surprising result given the grand scale of habitat change to the western Mexican lowlands during this time. An anomalous pocket of white-throated individuals in the northern range of the black-throated magpie-jay hints at the possibility of prehistorical long-distance introduction. Future genomic data will help disentangle the evolutionary history of these lineages and better characterize how secondary contact is affecting both the DNA and the phenotype of these species.","container-title":"Ecology and Evolution","DOI":"10.1002/ece3.9863","ISSN":"2045-7758","issue":"3","journalAbbreviation":"Ecol Evol","language":"eng","note":"PMID: 36937059\nPMCID: PMC10017314","page":"e9863","source":"PubMed","title":"Temporal stability of the hybrid zone between Calocitta magpie-jays revealed through comparison of museum specimens and iNaturalist photos","volume":"13","author":[{"family":"Pizarro","given":"Alana K."},{"family":"DeRaad","given":"Devon A."},{"family":"McCormack","given":"John E."}],"issued":{"date-parts":[["2023",3]]}}}],"schema":"https://github.com/citation-style-language/schema/raw/master/csl-citation.json"} </w:instrText>
      </w:r>
      <w:r w:rsidR="002B6BA7">
        <w:rPr>
          <w:rFonts w:ascii="Calibri" w:hAnsi="Calibri" w:cs="Calibri"/>
        </w:rPr>
        <w:fldChar w:fldCharType="separate"/>
      </w:r>
      <w:r w:rsidR="002B6BA7" w:rsidRPr="002B6BA7">
        <w:rPr>
          <w:rFonts w:ascii="Calibri" w:hAnsi="Calibri" w:cs="Calibri"/>
        </w:rPr>
        <w:t>(Pizarro, DeRaad &amp; McCormack, 2023)</w:t>
      </w:r>
      <w:r w:rsidR="002B6BA7">
        <w:rPr>
          <w:rFonts w:ascii="Calibri" w:hAnsi="Calibri" w:cs="Calibri"/>
        </w:rPr>
        <w:fldChar w:fldCharType="end"/>
      </w:r>
      <w:r w:rsidR="002B6BA7">
        <w:rPr>
          <w:rFonts w:ascii="Calibri" w:hAnsi="Calibri" w:cs="Calibri"/>
        </w:rPr>
        <w:t>.</w:t>
      </w:r>
    </w:p>
    <w:p w14:paraId="579C9BBA" w14:textId="30522C23" w:rsidR="002363C8" w:rsidRDefault="002363C8" w:rsidP="00752279">
      <w:pPr>
        <w:ind w:firstLine="360"/>
        <w:contextualSpacing/>
      </w:pPr>
      <w:r>
        <w:t xml:space="preserve">One of the most popular citizen science projects is the iNaturalist platform, on which users can upload pictures, audio recordings, and written descriptions of species that they can identify manually or by using a built-in </w:t>
      </w:r>
      <w:r w:rsidR="00F647F3">
        <w:t>algorithm</w:t>
      </w:r>
      <w:r>
        <w:t>. Observations are posted on the platform for others to discuss the identifications and reach a census. Once it reaches a set criterion, the observation is classified as ‘research grade’ and deemed fit for use in ecological analysis. Despite the scale of this database, few studies analyse it as a whole; instead, they focus on specific species and trends</w:t>
      </w:r>
      <w:r w:rsidR="007709F8">
        <w:t xml:space="preserve"> </w:t>
      </w:r>
      <w:r w:rsidR="007709F8">
        <w:fldChar w:fldCharType="begin"/>
      </w:r>
      <w:r w:rsidR="007709F8">
        <w:instrText xml:space="preserve"> ADDIN ZOTERO_ITEM CSL_CITATION {"citationID":"tzxT6Z98","properties":{"formattedCitation":"(Mesaglio &amp; Callaghan, 2021)","plainCitation":"(Mesaglio &amp; Callaghan, 2021)","noteIndex":0},"citationItems":[{"id":1990,"uris":["http://zotero.org/users/6778498/items/SGAA3R3L"],"itemData":{"id":1990,"type":"article-journal","abstract":"Citizen science initiatives and the data they produce are increasingly common in ecology, conservation and biodiversity monitoring. Although the quality of citizen science data has historically been questioned, biases can be detected and corrected for, allowing these data to become comparable in quality to professionally collected data. Consequently, citizen science is increasingly being integrated with professional science, allowing the collection of data at unprecedented spatial and temporal scales. iNaturalist is one of the most popular biodiversity citizen science platforms globally, with more than 1.4 million users having contributed over 54 million observations. Australia is the top contributing nation in the southern hemisphere, and in the top four contributing nations globally, with over 1.6 million observations of over 36 000 identified species contributed by almost 27 000 users. Despite the platform’s success, there are few holistic syntheses of contributions to iNaturalist, especially for Australia. Here, we outline the history of iNaturalist from an Australian perspective, and summarise, taxonomically, temporally and spatially, Australian biodiversity data contributed to the platform. We conclude by discussing important future directions to maximise the usefulness of these data for ecological research, conservation and policy.","container-title":"Wildlife Research","DOI":"10.1071/WR20154","ISSN":"1035-3712, 1448-5494","issue":"4","journalAbbreviation":"wilr","note":"publisher: CSIRO Publishing","page":"289-303","source":"bioone.org","title":"An overview of the history, current contributions and future outlook of iNaturalist in Australia","volume":"48","author":[{"family":"Mesaglio","given":"Thomas"},{"family":"Callaghan","given":"Corey T."}],"issued":{"date-parts":[["2021",3]]}}}],"schema":"https://github.com/citation-style-language/schema/raw/master/csl-citation.json"} </w:instrText>
      </w:r>
      <w:r w:rsidR="007709F8">
        <w:fldChar w:fldCharType="separate"/>
      </w:r>
      <w:r w:rsidR="007709F8" w:rsidRPr="007709F8">
        <w:rPr>
          <w:rFonts w:ascii="Calibri" w:hAnsi="Calibri" w:cs="Calibri"/>
        </w:rPr>
        <w:t>(Mesaglio &amp; Callaghan, 2021)</w:t>
      </w:r>
      <w:r w:rsidR="007709F8">
        <w:fldChar w:fldCharType="end"/>
      </w:r>
      <w:r>
        <w:t>. From these smaller studies, it is evident that the less we</w:t>
      </w:r>
      <w:r w:rsidR="00E105D6">
        <w:t>ll</w:t>
      </w:r>
      <w:r>
        <w:t>-known taxa</w:t>
      </w:r>
      <w:r w:rsidR="00E105D6">
        <w:t xml:space="preserve"> are</w:t>
      </w:r>
      <w:r>
        <w:t xml:space="preserve"> commonly misidentified </w:t>
      </w:r>
      <w:r w:rsidR="007709F8">
        <w:fldChar w:fldCharType="begin"/>
      </w:r>
      <w:r w:rsidR="007709F8">
        <w:instrText xml:space="preserve"> ADDIN ZOTERO_ITEM CSL_CITATION {"citationID":"5iNbg91W","properties":{"formattedCitation":"(McMullin &amp; Allen, 2022)","plainCitation":"(McMullin &amp; Allen, 2022)","noteIndex":0},"citationItems":[{"id":1992,"uris":["http://zotero.org/users/6778498/items/BWVXQ5VE"],"itemData":{"id":1992,"type":"article-journal","abstract":"We assess the identification accuracy of ‘research grade’ observations of lichens posted on the online platform iNaturalist. Our results show that these observations are frequently misidentified or lack the necessary chemical and (or) microscopic information for accurate identification. Lichens are a taxonomically difficult group, but they are ubiquitous and eye-catching and are regularly the subject of observations posted on iNaturalist. Therefore, we provide best practice recommendations for posting lichen observations and commenting on observations. Data from iNaturalist are a valuable tool for understanding and managing biodiversity, particularly at this crucial time when large scale biodiversity decline is occurring globally. However, the data must be accurate for them to effectively support biodiversity conservation efforts. Our recommendations are also applicable to other taxonomically difficult taxa.","container-title":"Botany","DOI":"10.1139/cjb-2021-0160","ISSN":"1916-2790","issue":"6","note":"publisher: NRC Research Press","page":"491-497","source":"cdnsciencepub.com (Atypon)","title":"An assessment of data accuracy and best practice recommendations for observations of lichens and other taxonomically difficult taxa on iNaturalist","volume":"100","author":[{"family":"McMullin","given":"R. Troy"},{"family":"Allen","given":"Jessica L."}],"issued":{"date-parts":[["2022",6]]}}}],"schema":"https://github.com/citation-style-language/schema/raw/master/csl-citation.json"} </w:instrText>
      </w:r>
      <w:r w:rsidR="007709F8">
        <w:fldChar w:fldCharType="separate"/>
      </w:r>
      <w:r w:rsidR="007709F8" w:rsidRPr="007709F8">
        <w:rPr>
          <w:rFonts w:ascii="Calibri" w:hAnsi="Calibri" w:cs="Calibri"/>
        </w:rPr>
        <w:t>(McMullin &amp; Allen, 2022)</w:t>
      </w:r>
      <w:r w:rsidR="007709F8">
        <w:fldChar w:fldCharType="end"/>
      </w:r>
      <w:r w:rsidR="007F5E3B">
        <w:t>. Few</w:t>
      </w:r>
      <w:r>
        <w:t xml:space="preserve"> </w:t>
      </w:r>
      <w:r w:rsidR="007F5E3B">
        <w:t>studies have</w:t>
      </w:r>
      <w:r>
        <w:t xml:space="preserve"> assessed the observation reliability of more </w:t>
      </w:r>
      <w:r w:rsidRPr="00934550">
        <w:t xml:space="preserve">charismatic </w:t>
      </w:r>
      <w:r>
        <w:t>and easier-to-identify taxa, such as birds. In this analysis, avian observations from iNaturalist were censused to compare their utility in measuring biodiversity to official databases and tested to determine the primary factors influencing their identification reliability.</w:t>
      </w:r>
    </w:p>
    <w:p w14:paraId="492115D8" w14:textId="34BBBA0A" w:rsidR="00B32FF7" w:rsidRDefault="00B32FF7" w:rsidP="00395D58">
      <w:pPr>
        <w:pStyle w:val="Heading3"/>
        <w:spacing w:before="0"/>
        <w:contextualSpacing/>
      </w:pPr>
      <w:r>
        <w:t>Methods</w:t>
      </w:r>
    </w:p>
    <w:p w14:paraId="39056477" w14:textId="5514991D" w:rsidR="00EC06BC" w:rsidRDefault="00FF6C27" w:rsidP="003869E1">
      <w:pPr>
        <w:ind w:firstLine="360"/>
        <w:contextualSpacing/>
      </w:pPr>
      <w:r>
        <w:t>To test for their reliability, a</w:t>
      </w:r>
      <w:r w:rsidR="00BD511B">
        <w:t xml:space="preserve">ll </w:t>
      </w:r>
      <w:r w:rsidR="004E3588">
        <w:t xml:space="preserve">iNaturalist </w:t>
      </w:r>
      <w:r w:rsidR="00BD511B">
        <w:t xml:space="preserve">avian observations between </w:t>
      </w:r>
      <w:r w:rsidR="00456CE1">
        <w:t>01/01/</w:t>
      </w:r>
      <w:r w:rsidR="00BD511B">
        <w:t xml:space="preserve">2000 and </w:t>
      </w:r>
      <w:r w:rsidR="00D41279">
        <w:t>31/12/2019</w:t>
      </w:r>
      <w:r w:rsidR="004E3588">
        <w:t xml:space="preserve"> </w:t>
      </w:r>
      <w:r w:rsidR="00B96CFF">
        <w:t>(</w:t>
      </w:r>
      <w:r w:rsidR="00B96CFF" w:rsidRPr="00E7578E">
        <w:t>iNaturalist</w:t>
      </w:r>
      <w:r w:rsidR="00B96CFF">
        <w:t xml:space="preserve">, 2024) </w:t>
      </w:r>
      <w:r w:rsidR="006D4B93">
        <w:t>were</w:t>
      </w:r>
      <w:r w:rsidR="004E3588">
        <w:t xml:space="preserve"> </w:t>
      </w:r>
      <w:r w:rsidR="004F3EDB">
        <w:t>censused</w:t>
      </w:r>
      <w:r w:rsidR="00605B0E">
        <w:t xml:space="preserve">, with </w:t>
      </w:r>
      <w:r w:rsidR="00854F54">
        <w:t>f</w:t>
      </w:r>
      <w:r w:rsidR="005E0321">
        <w:t>orty</w:t>
      </w:r>
      <w:r w:rsidR="0007541F">
        <w:t xml:space="preserve"> random</w:t>
      </w:r>
      <w:r w:rsidR="005F0D0C">
        <w:t xml:space="preserve"> </w:t>
      </w:r>
      <w:r w:rsidR="0007541F">
        <w:t>observations from the three quality grades</w:t>
      </w:r>
      <w:r w:rsidR="00FD57FC">
        <w:t xml:space="preserve"> (</w:t>
      </w:r>
      <w:r w:rsidR="00C61338">
        <w:t>Needs ID, Casual, and Research)</w:t>
      </w:r>
      <w:r w:rsidR="00B50AB7">
        <w:t xml:space="preserve"> had their identifications </w:t>
      </w:r>
      <w:r w:rsidR="00854F54">
        <w:t>verified</w:t>
      </w:r>
      <w:r w:rsidR="00B50AB7">
        <w:t xml:space="preserve"> </w:t>
      </w:r>
      <w:r w:rsidR="00FD57FC">
        <w:t xml:space="preserve">using an ID guide </w:t>
      </w:r>
      <w:r w:rsidR="000D6BAC">
        <w:fldChar w:fldCharType="begin"/>
      </w:r>
      <w:r w:rsidR="000D6BAC">
        <w:instrText xml:space="preserve"> ADDIN ZOTERO_ITEM CSL_CITATION {"citationID":"ws3mZrvD","properties":{"formattedCitation":"(Collins, 2009)","plainCitation":"(Collins, 2009)","noteIndex":0},"citationItems":[{"id":2001,"uris":["http://zotero.org/users/6778498/items/LI8KQABF"],"itemData":{"id":2001,"type":"book","edition":"2","event-place":"London","ISBN":"978-0-00-726814-6","language":"English","publisher":"Harper Collins Publishers Ltd.","publisher-place":"London","title":"Collins Bird Guide","author":[{"family":"Collins","given":""}],"issued":{"date-parts":[["2009"]]}}}],"schema":"https://github.com/citation-style-language/schema/raw/master/csl-citation.json"} </w:instrText>
      </w:r>
      <w:r w:rsidR="000D6BAC">
        <w:fldChar w:fldCharType="separate"/>
      </w:r>
      <w:r w:rsidR="000D6BAC" w:rsidRPr="000D6BAC">
        <w:rPr>
          <w:rFonts w:ascii="Calibri" w:hAnsi="Calibri" w:cs="Calibri"/>
        </w:rPr>
        <w:t>(Collins, 2009)</w:t>
      </w:r>
      <w:r w:rsidR="000D6BAC">
        <w:fldChar w:fldCharType="end"/>
      </w:r>
      <w:r w:rsidR="00FD57FC">
        <w:t xml:space="preserve"> to calculate the percentage success of </w:t>
      </w:r>
      <w:r w:rsidR="005F0D0C">
        <w:t>each grade. This metric</w:t>
      </w:r>
      <w:r w:rsidR="005C2B2C">
        <w:t xml:space="preserve"> was</w:t>
      </w:r>
      <w:r w:rsidR="00DF3355">
        <w:t xml:space="preserve"> used as the response variable in a Linear Mixed Model</w:t>
      </w:r>
      <w:r w:rsidR="008701E7">
        <w:t xml:space="preserve"> </w:t>
      </w:r>
      <w:r w:rsidR="00045E41">
        <w:t xml:space="preserve">using </w:t>
      </w:r>
      <w:r w:rsidR="00A9624B">
        <w:t xml:space="preserve">identification date and location as crossed random factors. </w:t>
      </w:r>
      <w:r w:rsidR="003565F5">
        <w:t xml:space="preserve">The model </w:t>
      </w:r>
      <w:r w:rsidR="00257090">
        <w:t xml:space="preserve">tested which </w:t>
      </w:r>
      <w:r w:rsidR="00496B16">
        <w:t xml:space="preserve">additive </w:t>
      </w:r>
      <w:r w:rsidR="00257090">
        <w:t xml:space="preserve">factors influenced the identification success: </w:t>
      </w:r>
      <w:r w:rsidR="005E0321">
        <w:t xml:space="preserve">the </w:t>
      </w:r>
      <w:r w:rsidR="00E57898">
        <w:t>ratio between identification agreements and disagreements</w:t>
      </w:r>
      <w:r w:rsidR="00216EC3">
        <w:t xml:space="preserve"> (z-standardised)</w:t>
      </w:r>
      <w:r w:rsidR="00E57898">
        <w:t xml:space="preserve">, </w:t>
      </w:r>
      <w:r w:rsidR="00F34AF3">
        <w:t xml:space="preserve">total user identifications (z-standardised), </w:t>
      </w:r>
      <w:r w:rsidR="00496B16">
        <w:t xml:space="preserve">and correct initial species guess. </w:t>
      </w:r>
      <w:r w:rsidR="001F5162">
        <w:t xml:space="preserve">The presence of an image, audio recording, and description were also added as interactive </w:t>
      </w:r>
      <w:r w:rsidR="00FF1B4A">
        <w:t xml:space="preserve">explanatory variables to represent how they </w:t>
      </w:r>
      <w:r w:rsidR="00213C8C">
        <w:t xml:space="preserve">collectively support species identification. </w:t>
      </w:r>
      <w:r w:rsidR="00407873">
        <w:t xml:space="preserve">To </w:t>
      </w:r>
      <w:r w:rsidR="007D3D40">
        <w:t xml:space="preserve">visualise the shift in </w:t>
      </w:r>
      <w:r w:rsidR="0018246B">
        <w:t xml:space="preserve">observation quality over time, </w:t>
      </w:r>
      <w:r w:rsidR="00A87C01">
        <w:t xml:space="preserve">the average percentage </w:t>
      </w:r>
      <w:r w:rsidR="00B779F8">
        <w:t>accuracy</w:t>
      </w:r>
      <w:r w:rsidR="00A87C01">
        <w:t xml:space="preserve"> </w:t>
      </w:r>
      <w:r w:rsidR="00B779F8">
        <w:t xml:space="preserve">for each quality ranking per year was plotted and overlayed with </w:t>
      </w:r>
      <w:proofErr w:type="gramStart"/>
      <w:r w:rsidR="00B779F8">
        <w:t>an</w:t>
      </w:r>
      <w:proofErr w:type="gramEnd"/>
      <w:r w:rsidR="00B779F8">
        <w:t xml:space="preserve"> Generalised Additive Model (GAM). </w:t>
      </w:r>
    </w:p>
    <w:p w14:paraId="3F5B078A" w14:textId="53652A33" w:rsidR="003869E1" w:rsidRDefault="00BF6074" w:rsidP="00FC6CE0">
      <w:pPr>
        <w:ind w:firstLine="360"/>
        <w:contextualSpacing/>
      </w:pPr>
      <w:r>
        <w:t>To test the data’s biological accuracy, it was compared to a</w:t>
      </w:r>
      <w:r w:rsidR="00EC06BC">
        <w:t xml:space="preserve"> UK avian species richness dataset (Dyer and Oliver, 2016). Since the species richness dataset spanned between 2000 and 201</w:t>
      </w:r>
      <w:r w:rsidR="000E6820">
        <w:t>3</w:t>
      </w:r>
      <w:r w:rsidR="00EC06BC">
        <w:t xml:space="preserve">, the iNaturalist data was filtered to match this range. The official dataset calculated species richness using the </w:t>
      </w:r>
      <w:proofErr w:type="spellStart"/>
      <w:r w:rsidR="00EC06BC" w:rsidRPr="0084453A">
        <w:t>Frescalo</w:t>
      </w:r>
      <w:proofErr w:type="spellEnd"/>
      <w:r w:rsidR="00EC06BC" w:rsidRPr="0084453A">
        <w:t xml:space="preserve"> method</w:t>
      </w:r>
      <w:r w:rsidR="00EC06BC">
        <w:t xml:space="preserve">. This could not be applied to iNaturalist due to the lack of neighbourhood statistics, and richness was instead calculated by dividing the total species by the area of the region (ONS, 2019) it was located within. The two species richness metrics were z-standardised and compared using a Chi-Squared test to determine their statistical similarity. </w:t>
      </w:r>
      <w:r w:rsidR="0025367C">
        <w:t>D</w:t>
      </w:r>
      <w:r w:rsidR="00290CF0">
        <w:t>ata and</w:t>
      </w:r>
      <w:r w:rsidR="008844B1">
        <w:t xml:space="preserve"> </w:t>
      </w:r>
      <w:r w:rsidR="0025367C">
        <w:t>R scripts</w:t>
      </w:r>
      <w:r w:rsidR="00290CF0">
        <w:t xml:space="preserve"> </w:t>
      </w:r>
      <w:r w:rsidR="0025367C">
        <w:t>are</w:t>
      </w:r>
      <w:r w:rsidR="008844B1">
        <w:t xml:space="preserve"> </w:t>
      </w:r>
      <w:r w:rsidR="0025367C">
        <w:t xml:space="preserve">available </w:t>
      </w:r>
      <w:r w:rsidR="00FC6CE0">
        <w:t>on</w:t>
      </w:r>
      <w:r w:rsidR="00290CF0">
        <w:t xml:space="preserve"> GitHub: </w:t>
      </w:r>
      <w:hyperlink r:id="rId6" w:history="1">
        <w:r w:rsidR="007D3D40" w:rsidRPr="002C156D">
          <w:rPr>
            <w:rStyle w:val="Hyperlink"/>
          </w:rPr>
          <w:t>https://github.com/123-Tyler/miniproject_tyler_christian</w:t>
        </w:r>
      </w:hyperlink>
      <w:r w:rsidR="003869E1">
        <w:t>.</w:t>
      </w:r>
    </w:p>
    <w:p w14:paraId="41F396CA" w14:textId="2EDF15FB" w:rsidR="00B32FF7" w:rsidRDefault="00B32FF7" w:rsidP="003869E1">
      <w:pPr>
        <w:pStyle w:val="Heading3"/>
      </w:pPr>
      <w:r>
        <w:lastRenderedPageBreak/>
        <w:t>Results</w:t>
      </w:r>
    </w:p>
    <w:p w14:paraId="595AD6C4" w14:textId="293FD6FF" w:rsidR="00B2074B" w:rsidRDefault="00AC4D1A" w:rsidP="009E5C6A">
      <w:pPr>
        <w:ind w:firstLine="360"/>
        <w:contextualSpacing/>
      </w:pPr>
      <w:r>
        <w:rPr>
          <w:noProof/>
        </w:rPr>
        <mc:AlternateContent>
          <mc:Choice Requires="wpg">
            <w:drawing>
              <wp:anchor distT="0" distB="0" distL="114300" distR="114300" simplePos="0" relativeHeight="251660288" behindDoc="0" locked="0" layoutInCell="1" allowOverlap="1" wp14:anchorId="1C69C09F" wp14:editId="77AEAF5A">
                <wp:simplePos x="0" y="0"/>
                <wp:positionH relativeFrom="margin">
                  <wp:align>center</wp:align>
                </wp:positionH>
                <wp:positionV relativeFrom="margin">
                  <wp:align>bottom</wp:align>
                </wp:positionV>
                <wp:extent cx="5731510" cy="5078095"/>
                <wp:effectExtent l="0" t="0" r="2540" b="0"/>
                <wp:wrapSquare wrapText="bothSides"/>
                <wp:docPr id="204323174" name="Group 2"/>
                <wp:cNvGraphicFramePr/>
                <a:graphic xmlns:a="http://schemas.openxmlformats.org/drawingml/2006/main">
                  <a:graphicData uri="http://schemas.microsoft.com/office/word/2010/wordprocessingGroup">
                    <wpg:wgp>
                      <wpg:cNvGrpSpPr/>
                      <wpg:grpSpPr>
                        <a:xfrm>
                          <a:off x="0" y="0"/>
                          <a:ext cx="5731510" cy="5078095"/>
                          <a:chOff x="0" y="0"/>
                          <a:chExt cx="5731510" cy="5078095"/>
                        </a:xfrm>
                      </wpg:grpSpPr>
                      <pic:pic xmlns:pic="http://schemas.openxmlformats.org/drawingml/2006/picture">
                        <pic:nvPicPr>
                          <pic:cNvPr id="1053475458" name="Picture 1" descr="A graph showing the quality of a grade&#10;&#10;Description automatically generated"/>
                          <pic:cNvPicPr>
                            <a:picLocks noChangeAspect="1"/>
                          </pic:cNvPicPr>
                        </pic:nvPicPr>
                        <pic:blipFill rotWithShape="1">
                          <a:blip r:embed="rId7" cstate="print">
                            <a:extLst>
                              <a:ext uri="{28A0092B-C50C-407E-A947-70E740481C1C}">
                                <a14:useLocalDpi xmlns:a14="http://schemas.microsoft.com/office/drawing/2010/main" val="0"/>
                              </a:ext>
                            </a:extLst>
                          </a:blip>
                          <a:srcRect t="1163" b="2977"/>
                          <a:stretch/>
                        </pic:blipFill>
                        <pic:spPr bwMode="auto">
                          <a:xfrm>
                            <a:off x="0" y="0"/>
                            <a:ext cx="5731510" cy="4139565"/>
                          </a:xfrm>
                          <a:prstGeom prst="rect">
                            <a:avLst/>
                          </a:prstGeom>
                          <a:noFill/>
                          <a:ln>
                            <a:noFill/>
                          </a:ln>
                          <a:extLst>
                            <a:ext uri="{53640926-AAD7-44D8-BBD7-CCE9431645EC}">
                              <a14:shadowObscured xmlns:a14="http://schemas.microsoft.com/office/drawing/2010/main"/>
                            </a:ext>
                          </a:extLst>
                        </pic:spPr>
                      </pic:pic>
                      <wps:wsp>
                        <wps:cNvPr id="217" name="Text Box 2"/>
                        <wps:cNvSpPr txBox="1">
                          <a:spLocks noChangeArrowheads="1"/>
                        </wps:cNvSpPr>
                        <wps:spPr bwMode="auto">
                          <a:xfrm>
                            <a:off x="5024" y="4139566"/>
                            <a:ext cx="5721984" cy="938529"/>
                          </a:xfrm>
                          <a:prstGeom prst="rect">
                            <a:avLst/>
                          </a:prstGeom>
                          <a:noFill/>
                          <a:ln w="9525">
                            <a:noFill/>
                            <a:miter lim="800000"/>
                            <a:headEnd/>
                            <a:tailEnd/>
                          </a:ln>
                        </wps:spPr>
                        <wps:txbx>
                          <w:txbxContent>
                            <w:p w14:paraId="24BD3885" w14:textId="5801978D" w:rsidR="00E62D55" w:rsidRDefault="00E62D55">
                              <w:r w:rsidRPr="00795EE0">
                                <w:rPr>
                                  <w:b/>
                                  <w:bCs/>
                                </w:rPr>
                                <w:t xml:space="preserve">Fig.1 </w:t>
                              </w:r>
                              <w:r w:rsidR="00B342E0" w:rsidRPr="00795EE0">
                                <w:rPr>
                                  <w:b/>
                                  <w:bCs/>
                                </w:rPr>
                                <w:t>–</w:t>
                              </w:r>
                              <w:r>
                                <w:t xml:space="preserve"> </w:t>
                              </w:r>
                              <w:r w:rsidR="00B342E0">
                                <w:t xml:space="preserve">The </w:t>
                              </w:r>
                              <w:r w:rsidR="00AA20E7">
                                <w:t xml:space="preserve">quality of iNaturalist observations </w:t>
                              </w:r>
                              <w:r w:rsidR="00B75A1D">
                                <w:t>exponentially increased over the last two decades</w:t>
                              </w:r>
                              <w:r w:rsidR="002A324A">
                                <w:t xml:space="preserve">. </w:t>
                              </w:r>
                              <w:r w:rsidR="007F38D8">
                                <w:t>R</w:t>
                              </w:r>
                              <w:r w:rsidR="002A324A">
                                <w:t>esearch quality observations have always been the most reliable</w:t>
                              </w:r>
                              <w:r w:rsidR="00795EE0">
                                <w:t>,</w:t>
                              </w:r>
                              <w:r w:rsidR="00153292">
                                <w:t xml:space="preserve"> </w:t>
                              </w:r>
                              <w:r w:rsidR="007F38D8">
                                <w:t>but</w:t>
                              </w:r>
                              <w:r w:rsidR="000F0BDA">
                                <w:t xml:space="preserve"> </w:t>
                              </w:r>
                              <w:r w:rsidR="007F38D8">
                                <w:t xml:space="preserve">the reliability of </w:t>
                              </w:r>
                              <w:r w:rsidR="000F0BDA">
                                <w:t xml:space="preserve">all observations on the platform </w:t>
                              </w:r>
                              <w:r w:rsidR="007F38D8">
                                <w:t>has</w:t>
                              </w:r>
                              <w:r w:rsidR="00165093">
                                <w:t xml:space="preserve"> increased</w:t>
                              </w:r>
                              <w:r w:rsidR="000F0BDA">
                                <w:t xml:space="preserve"> since 2016. </w:t>
                              </w:r>
                              <w:r w:rsidR="00795EE0">
                                <w:t>The annual quality was standardised to account for differing annual sample sizes.</w:t>
                              </w:r>
                              <w:r w:rsidR="007F38D8">
                                <w:t xml:space="preserve"> Regression lines were plotted usin</w:t>
                              </w:r>
                              <w:r w:rsidR="00150149">
                                <w:t>g GAM</w:t>
                              </w:r>
                              <w:r w:rsidR="00333FF4">
                                <w:t xml:space="preserve"> smoothing.</w:t>
                              </w:r>
                            </w:p>
                          </w:txbxContent>
                        </wps:txbx>
                        <wps:bodyPr rot="0" vert="horz" wrap="square" lIns="91440" tIns="45720" rIns="91440" bIns="45720" anchor="t" anchorCtr="0">
                          <a:spAutoFit/>
                        </wps:bodyPr>
                      </wps:wsp>
                    </wpg:wgp>
                  </a:graphicData>
                </a:graphic>
              </wp:anchor>
            </w:drawing>
          </mc:Choice>
          <mc:Fallback>
            <w:pict>
              <v:group w14:anchorId="1C69C09F" id="Group 2" o:spid="_x0000_s1026" style="position:absolute;left:0;text-align:left;margin-left:0;margin-top:0;width:451.3pt;height:399.85pt;z-index:251660288;mso-position-horizontal:center;mso-position-horizontal-relative:margin;mso-position-vertical:bottom;mso-position-vertical-relative:margin" coordsize="57315,5078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CModdrDikSKOLPlxqu45b&#10;aOp9adRQA1oYnbcyDI5BprWtvINskKt8uPmGcj0/SpKKAGfZ4MKvlLhfujHSgwRH+Dp70+igCNbS&#10;2ThIFX/dFPRFjXYi7VHAUdqW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16iiigAooooAKKKKACiiigAwB2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alt="A graph showing the quality of a grade&#10;&#10;Description automatically generated" style="position:absolute;width:57315;height:41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">
                  <v:imagedata r:id="rId8" o:title="A graph showing the quality of a grade&#10;&#10;Description automatically generated" croptop="762f" cropbottom="1951f"/>
                </v:shape>
                <v:shapetype id="_x0000_t202" coordsize="21600,21600" o:spt="202" path="m,l,21600r21600,l21600,xe">
                  <v:stroke joinstyle="miter"/>
                  <v:path gradientshapeok="t" o:connecttype="rect"/>
                </v:shapetype>
                <v:shape id="Text Box 2" o:spid="_x0000_s1028" type="#_x0000_t202" style="position:absolute;left:50;top:41395;width:57220;height:93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" filled="f" stroked="f">
                  <v:textbox style="mso-fit-shape-to-text:t">
                    <w:txbxContent>
                      <w:p w14:paraId="24BD3885" w14:textId="5801978D" w:rsidR="00E62D55" w:rsidRDefault="00E62D55">
                        <w:r w:rsidRPr="00795EE0">
                          <w:rPr>
                            <w:b/>
                            <w:bCs/>
                          </w:rPr>
                          <w:t xml:space="preserve">Fig.1 </w:t>
                        </w:r>
                        <w:r w:rsidR="00B342E0" w:rsidRPr="00795EE0">
                          <w:rPr>
                            <w:b/>
                            <w:bCs/>
                          </w:rPr>
                          <w:t>–</w:t>
                        </w:r>
                        <w:r>
                          <w:t xml:space="preserve"> </w:t>
                        </w:r>
                        <w:r w:rsidR="00B342E0">
                          <w:t xml:space="preserve">The </w:t>
                        </w:r>
                        <w:r w:rsidR="00AA20E7">
                          <w:t xml:space="preserve">quality of iNaturalist observations </w:t>
                        </w:r>
                        <w:r w:rsidR="00B75A1D">
                          <w:t>exponentially increased over the last two decades</w:t>
                        </w:r>
                        <w:r w:rsidR="002A324A">
                          <w:t xml:space="preserve">. </w:t>
                        </w:r>
                        <w:r w:rsidR="007F38D8">
                          <w:t>R</w:t>
                        </w:r>
                        <w:r w:rsidR="002A324A">
                          <w:t>esearch quality observations have always been the most reliable</w:t>
                        </w:r>
                        <w:r w:rsidR="00795EE0">
                          <w:t>,</w:t>
                        </w:r>
                        <w:r w:rsidR="00153292">
                          <w:t xml:space="preserve"> </w:t>
                        </w:r>
                        <w:r w:rsidR="007F38D8">
                          <w:t>but</w:t>
                        </w:r>
                        <w:r w:rsidR="000F0BDA">
                          <w:t xml:space="preserve"> </w:t>
                        </w:r>
                        <w:r w:rsidR="007F38D8">
                          <w:t xml:space="preserve">the reliability of </w:t>
                        </w:r>
                        <w:r w:rsidR="000F0BDA">
                          <w:t xml:space="preserve">all observations on the platform </w:t>
                        </w:r>
                        <w:r w:rsidR="007F38D8">
                          <w:t>has</w:t>
                        </w:r>
                        <w:r w:rsidR="00165093">
                          <w:t xml:space="preserve"> increased</w:t>
                        </w:r>
                        <w:r w:rsidR="000F0BDA">
                          <w:t xml:space="preserve"> since 2016. </w:t>
                        </w:r>
                        <w:r w:rsidR="00795EE0">
                          <w:t>The annual quality was standardised to account for differing annual sample sizes.</w:t>
                        </w:r>
                        <w:r w:rsidR="007F38D8">
                          <w:t xml:space="preserve"> Regression lines were plotted usin</w:t>
                        </w:r>
                        <w:r w:rsidR="00150149">
                          <w:t>g GAM</w:t>
                        </w:r>
                        <w:r w:rsidR="00333FF4">
                          <w:t xml:space="preserve"> smoothing.</w:t>
                        </w:r>
                      </w:p>
                    </w:txbxContent>
                  </v:textbox>
                </v:shape>
                <w10:wrap type="square" anchorx="margin" anchory="margin"/>
              </v:group>
            </w:pict>
          </mc:Fallback>
        </mc:AlternateContent>
      </w:r>
      <w:r w:rsidR="00E45FCC">
        <w:t xml:space="preserve">The iNaturalist data contained 123,009 observations from </w:t>
      </w:r>
      <w:r w:rsidR="00A71910">
        <w:t>9</w:t>
      </w:r>
      <w:r w:rsidR="00E915A8">
        <w:t>,</w:t>
      </w:r>
      <w:r w:rsidR="00A71910">
        <w:t xml:space="preserve">691 users across </w:t>
      </w:r>
      <w:r w:rsidR="0099145C">
        <w:t>190 locations in the UK</w:t>
      </w:r>
      <w:r w:rsidR="007634C0">
        <w:t>.</w:t>
      </w:r>
      <w:r w:rsidR="00B6540C">
        <w:t xml:space="preserve"> </w:t>
      </w:r>
      <w:r w:rsidR="00FE7B88">
        <w:t xml:space="preserve">After manual identification, it was estimated that </w:t>
      </w:r>
      <w:r w:rsidR="0002634C">
        <w:t xml:space="preserve">the </w:t>
      </w:r>
      <w:r w:rsidR="00256821">
        <w:t xml:space="preserve">“casual” </w:t>
      </w:r>
      <w:r w:rsidR="0002634C">
        <w:t xml:space="preserve">quality grade </w:t>
      </w:r>
      <w:r w:rsidR="00C404D6">
        <w:t>was</w:t>
      </w:r>
      <w:r w:rsidR="0002634C">
        <w:t xml:space="preserve"> 10% </w:t>
      </w:r>
      <w:r w:rsidR="00A1405A">
        <w:t>accura</w:t>
      </w:r>
      <w:r w:rsidR="00C404D6">
        <w:t>te</w:t>
      </w:r>
      <w:r w:rsidR="0002634C">
        <w:t xml:space="preserve">, </w:t>
      </w:r>
      <w:r w:rsidR="00A1405A">
        <w:t xml:space="preserve">“needs ID” </w:t>
      </w:r>
      <w:r w:rsidR="00C404D6">
        <w:t xml:space="preserve">was </w:t>
      </w:r>
      <w:r w:rsidR="00A1405A">
        <w:t>22.5%</w:t>
      </w:r>
      <w:r w:rsidR="002559C3">
        <w:t xml:space="preserve"> </w:t>
      </w:r>
      <w:r w:rsidR="00A1405A">
        <w:t>and “research” quality</w:t>
      </w:r>
      <w:r w:rsidR="00C404D6">
        <w:t xml:space="preserve"> was</w:t>
      </w:r>
      <w:r w:rsidR="00A1405A">
        <w:t xml:space="preserve"> </w:t>
      </w:r>
      <w:r w:rsidR="002559C3">
        <w:t xml:space="preserve">97.5%. </w:t>
      </w:r>
      <w:r w:rsidR="005F15D7">
        <w:t xml:space="preserve">These approximations were used </w:t>
      </w:r>
      <w:r w:rsidR="004F7F24">
        <w:t>as the response variable within the</w:t>
      </w:r>
      <w:r w:rsidR="005F15D7">
        <w:t xml:space="preserve"> linear mixed model</w:t>
      </w:r>
      <w:r w:rsidR="007F4631">
        <w:t xml:space="preserve">, </w:t>
      </w:r>
      <w:r w:rsidR="00B002EE">
        <w:t xml:space="preserve">finding the </w:t>
      </w:r>
      <w:r w:rsidR="00146411">
        <w:t>agreement rate (</w:t>
      </w:r>
      <w:r w:rsidR="00931B0B" w:rsidRPr="00931B0B">
        <w:t>β</w:t>
      </w:r>
      <w:r w:rsidR="009E17D0">
        <w:t xml:space="preserve"> =</w:t>
      </w:r>
      <w:r w:rsidR="00BF1C79">
        <w:t xml:space="preserve"> </w:t>
      </w:r>
      <w:r w:rsidR="00B950E9">
        <w:t>0.34</w:t>
      </w:r>
      <w:r w:rsidR="00863337">
        <w:t xml:space="preserve">, </w:t>
      </w:r>
      <w:r w:rsidR="009E17D0">
        <w:t>SE &lt; 0.0</w:t>
      </w:r>
      <w:r w:rsidR="00224477">
        <w:t>5</w:t>
      </w:r>
      <w:r w:rsidR="009E17D0">
        <w:t>)</w:t>
      </w:r>
      <w:r w:rsidR="00D165B4">
        <w:t xml:space="preserve">, </w:t>
      </w:r>
      <w:r w:rsidR="00DF0F2A">
        <w:t>species guess (</w:t>
      </w:r>
      <w:r w:rsidR="00DF0F2A" w:rsidRPr="00931B0B">
        <w:t>β</w:t>
      </w:r>
      <w:r w:rsidR="00DF0F2A">
        <w:t xml:space="preserve"> = </w:t>
      </w:r>
      <w:r w:rsidR="00AF6329">
        <w:t>0.02</w:t>
      </w:r>
      <w:r w:rsidR="00DF0F2A">
        <w:t xml:space="preserve">, SE &lt; 0.05), </w:t>
      </w:r>
      <w:r w:rsidR="00AB3C35">
        <w:t>total user avian IDs (</w:t>
      </w:r>
      <w:r w:rsidR="00AB3C35" w:rsidRPr="00931B0B">
        <w:t>β</w:t>
      </w:r>
      <w:r w:rsidR="00AB3C35">
        <w:t xml:space="preserve"> = </w:t>
      </w:r>
      <w:r w:rsidR="00AF6329">
        <w:t>0.02</w:t>
      </w:r>
      <w:r w:rsidR="00AB3C35">
        <w:t xml:space="preserve">, SE &lt; 0.05), </w:t>
      </w:r>
      <w:r w:rsidR="0086775C">
        <w:t>image (</w:t>
      </w:r>
      <w:r w:rsidR="0086775C" w:rsidRPr="00931B0B">
        <w:t>β</w:t>
      </w:r>
      <w:r w:rsidR="0086775C">
        <w:t xml:space="preserve"> = </w:t>
      </w:r>
      <w:r w:rsidR="00AF6329">
        <w:t>1.09</w:t>
      </w:r>
      <w:r w:rsidR="0086775C">
        <w:t xml:space="preserve">, SE &lt; 0.05), and </w:t>
      </w:r>
      <w:r w:rsidR="00955D4B">
        <w:t>audio recording</w:t>
      </w:r>
      <w:r w:rsidR="0086775C">
        <w:t xml:space="preserve"> (</w:t>
      </w:r>
      <w:r w:rsidR="0086775C" w:rsidRPr="00931B0B">
        <w:t>β</w:t>
      </w:r>
      <w:r w:rsidR="0086775C">
        <w:t xml:space="preserve"> = 1.</w:t>
      </w:r>
      <w:r w:rsidR="00AF6329">
        <w:t>09</w:t>
      </w:r>
      <w:r w:rsidR="0086775C">
        <w:t xml:space="preserve">, SE &lt; 0.05) to all have </w:t>
      </w:r>
      <w:r w:rsidR="005D239F">
        <w:t xml:space="preserve">significantly </w:t>
      </w:r>
      <w:r w:rsidR="0086775C">
        <w:t xml:space="preserve">positive impacts on the observation </w:t>
      </w:r>
      <w:r w:rsidR="005D239F">
        <w:t>reliability.</w:t>
      </w:r>
      <w:r w:rsidR="005F190E">
        <w:t xml:space="preserve"> T</w:t>
      </w:r>
      <w:r w:rsidR="005D239F">
        <w:t>he interaction</w:t>
      </w:r>
      <w:r w:rsidR="00955D4B">
        <w:t xml:space="preserve"> effect</w:t>
      </w:r>
      <w:r w:rsidR="005D239F">
        <w:t xml:space="preserve"> between</w:t>
      </w:r>
      <w:r w:rsidR="00955D4B">
        <w:t xml:space="preserve"> the presence</w:t>
      </w:r>
      <w:r w:rsidR="005D239F">
        <w:t xml:space="preserve"> </w:t>
      </w:r>
      <w:r w:rsidR="00955D4B">
        <w:t xml:space="preserve">audio recordings and image </w:t>
      </w:r>
      <w:r w:rsidR="00B00335">
        <w:t>(</w:t>
      </w:r>
      <w:r w:rsidR="00B00335" w:rsidRPr="00931B0B">
        <w:t>β</w:t>
      </w:r>
      <w:r w:rsidR="00B00335">
        <w:t xml:space="preserve"> = </w:t>
      </w:r>
      <w:r w:rsidR="006E33D1">
        <w:t>-1.08</w:t>
      </w:r>
      <w:r w:rsidR="00B00335">
        <w:t>, SE &lt; 0.05)</w:t>
      </w:r>
      <w:r w:rsidR="005F190E">
        <w:t xml:space="preserve"> was negative, </w:t>
      </w:r>
      <w:r w:rsidR="009A52DA">
        <w:t>suggesting</w:t>
      </w:r>
      <w:r w:rsidR="005F190E">
        <w:t xml:space="preserve"> the presence of both reduced obser</w:t>
      </w:r>
      <w:r w:rsidR="009A52DA">
        <w:t xml:space="preserve">vation reliability. The presence of a description had no impact on the </w:t>
      </w:r>
      <w:r w:rsidR="002346B3">
        <w:t xml:space="preserve">reliability </w:t>
      </w:r>
      <w:r w:rsidR="00CF6722">
        <w:t>(</w:t>
      </w:r>
      <w:r w:rsidR="00CF6722" w:rsidRPr="00931B0B">
        <w:t>β</w:t>
      </w:r>
      <w:r w:rsidR="00CF6722">
        <w:t xml:space="preserve"> =</w:t>
      </w:r>
      <w:r w:rsidR="00157E47">
        <w:t xml:space="preserve"> -0.003</w:t>
      </w:r>
      <w:r w:rsidR="00CF6722">
        <w:t>, SE &lt; 0.05), nor did the three-way interactive effect (</w:t>
      </w:r>
      <w:r w:rsidR="00CF6722" w:rsidRPr="00931B0B">
        <w:t>β</w:t>
      </w:r>
      <w:r w:rsidR="00CF6722">
        <w:t xml:space="preserve"> = </w:t>
      </w:r>
      <w:r w:rsidR="00157E47">
        <w:t>0.006</w:t>
      </w:r>
      <w:r w:rsidR="00CF6722">
        <w:t xml:space="preserve">, SE </w:t>
      </w:r>
      <w:r w:rsidR="00157E47">
        <w:t>= 0.</w:t>
      </w:r>
      <w:r w:rsidR="00C268CD">
        <w:t>09</w:t>
      </w:r>
      <w:r w:rsidR="00CF6722">
        <w:t>).</w:t>
      </w:r>
      <w:r w:rsidR="00AA488B">
        <w:t xml:space="preserve"> </w:t>
      </w:r>
      <w:r w:rsidR="00700DA5">
        <w:t xml:space="preserve">The random effects </w:t>
      </w:r>
      <w:r w:rsidR="00D652B4">
        <w:t xml:space="preserve">of </w:t>
      </w:r>
      <w:r w:rsidR="00700DA5">
        <w:t>location</w:t>
      </w:r>
      <w:r w:rsidR="00D652B4">
        <w:t xml:space="preserve"> and</w:t>
      </w:r>
      <w:r w:rsidR="00700DA5">
        <w:t xml:space="preserve"> had </w:t>
      </w:r>
      <w:r w:rsidR="002A0D57">
        <w:t>minimal impact on the variance (</w:t>
      </w:r>
      <w:r w:rsidR="00D652B4">
        <w:t xml:space="preserve">0.004 and 0.0003 accordingly) but were retained in the model to </w:t>
      </w:r>
      <w:r w:rsidR="00BD4CAD">
        <w:t>account for potential temporal and spatial skews.</w:t>
      </w:r>
      <w:r w:rsidR="00060EA9">
        <w:t xml:space="preserve"> </w:t>
      </w:r>
      <w:r w:rsidR="009F0807">
        <w:t xml:space="preserve">All three observation quality rankings have experienced an </w:t>
      </w:r>
      <w:r w:rsidR="00F15397">
        <w:t>exponential</w:t>
      </w:r>
      <w:r w:rsidR="009F0807">
        <w:t xml:space="preserve"> increase in reliability with time, with</w:t>
      </w:r>
      <w:r w:rsidR="00AD1A33">
        <w:t xml:space="preserve"> a massive increase</w:t>
      </w:r>
      <w:r w:rsidR="009F0807">
        <w:t xml:space="preserve"> after </w:t>
      </w:r>
      <w:r w:rsidR="00AD0797">
        <w:t>2016</w:t>
      </w:r>
      <w:r w:rsidR="00AD1A33">
        <w:t xml:space="preserve"> (</w:t>
      </w:r>
      <w:r w:rsidR="00854815">
        <w:t>Fig.</w:t>
      </w:r>
      <w:r w:rsidR="00AD1A33">
        <w:t>1)</w:t>
      </w:r>
      <w:r w:rsidR="00F15397">
        <w:t xml:space="preserve">. </w:t>
      </w:r>
      <w:r w:rsidR="00822A64">
        <w:t xml:space="preserve">When compared to an official dataset, there was no significant difference </w:t>
      </w:r>
      <w:r w:rsidR="00ED23C6">
        <w:t>in the species richness of iNaturalist (chi-squared</w:t>
      </w:r>
      <w:r w:rsidR="00042C59">
        <w:t xml:space="preserve"> = 2926, </w:t>
      </w:r>
      <w:proofErr w:type="spellStart"/>
      <w:r w:rsidR="00FF5989">
        <w:t>d.f.</w:t>
      </w:r>
      <w:proofErr w:type="spellEnd"/>
      <w:r w:rsidR="00FF5989">
        <w:t xml:space="preserve"> = 2916, p = 0.44)</w:t>
      </w:r>
      <w:r w:rsidR="009A1BF8">
        <w:t xml:space="preserve"> but </w:t>
      </w:r>
      <w:r w:rsidR="00BD25EE">
        <w:t>iNaturalist had a lower</w:t>
      </w:r>
      <w:r w:rsidR="00E10CDF">
        <w:t xml:space="preserve"> </w:t>
      </w:r>
      <w:r w:rsidR="00982060">
        <w:t>interquartile</w:t>
      </w:r>
      <w:r w:rsidR="00BD25EE">
        <w:t xml:space="preserve"> range </w:t>
      </w:r>
      <w:r w:rsidR="00E10CDF">
        <w:t>(</w:t>
      </w:r>
      <w:r w:rsidR="005340AF">
        <w:t>0.0</w:t>
      </w:r>
      <w:r w:rsidR="00173216">
        <w:t>3</w:t>
      </w:r>
      <w:r w:rsidR="00982060">
        <w:t>) compared to the official data (</w:t>
      </w:r>
      <w:r w:rsidR="00173216">
        <w:t>1.09), suggesting there is some variance in the values.</w:t>
      </w:r>
    </w:p>
    <w:p w14:paraId="5738CFCD" w14:textId="6A8EF1BE" w:rsidR="001030C7" w:rsidRDefault="00B32FF7" w:rsidP="001030C7">
      <w:pPr>
        <w:pStyle w:val="Heading3"/>
        <w:spacing w:before="0"/>
        <w:contextualSpacing/>
      </w:pPr>
      <w:r>
        <w:t>Discussion</w:t>
      </w:r>
    </w:p>
    <w:p w14:paraId="200E6A39" w14:textId="4565E838" w:rsidR="001030C7" w:rsidRDefault="001030C7" w:rsidP="001030C7">
      <w:pPr>
        <w:ind w:firstLine="360"/>
        <w:contextualSpacing/>
      </w:pPr>
    </w:p>
    <w:p w14:paraId="44EA67FA" w14:textId="4D459D51" w:rsidR="00B32FF7" w:rsidRDefault="00B32FF7" w:rsidP="00395D58">
      <w:pPr>
        <w:pStyle w:val="Heading3"/>
        <w:spacing w:before="0"/>
        <w:contextualSpacing/>
      </w:pPr>
      <w:r>
        <w:lastRenderedPageBreak/>
        <w:t>References</w:t>
      </w:r>
    </w:p>
    <w:p w14:paraId="112CB414" w14:textId="77777777" w:rsidR="00A20BEA" w:rsidRPr="00A20BEA" w:rsidRDefault="000D6BAC" w:rsidP="00A20BEA">
      <w:pPr>
        <w:pStyle w:val="Bibliography"/>
        <w:rPr>
          <w:rFonts w:ascii="Calibri" w:hAnsi="Calibri" w:cs="Calibri"/>
        </w:rPr>
      </w:pPr>
      <w:r>
        <w:rPr>
          <w:rFonts w:cstheme="minorHAnsi"/>
        </w:rPr>
        <w:fldChar w:fldCharType="begin"/>
      </w:r>
      <w:r w:rsidR="00A20BEA">
        <w:rPr>
          <w:rFonts w:cstheme="minorHAnsi"/>
        </w:rPr>
        <w:instrText xml:space="preserve"> ADDIN ZOTERO_BIBL {"uncited":[],"omitted":[],"custom":[]} CSL_BIBLIOGRAPHY </w:instrText>
      </w:r>
      <w:r>
        <w:rPr>
          <w:rFonts w:cstheme="minorHAnsi"/>
        </w:rPr>
        <w:fldChar w:fldCharType="separate"/>
      </w:r>
      <w:r w:rsidR="00A20BEA" w:rsidRPr="00A20BEA">
        <w:rPr>
          <w:rFonts w:ascii="Calibri" w:hAnsi="Calibri" w:cs="Calibri"/>
        </w:rPr>
        <w:t xml:space="preserve">Brown, E.D. &amp; Williams, B.K. (2019) The potential for citizen science to produce reliable and useful information in ecology. </w:t>
      </w:r>
      <w:r w:rsidR="00A20BEA" w:rsidRPr="00A20BEA">
        <w:rPr>
          <w:rFonts w:ascii="Calibri" w:hAnsi="Calibri" w:cs="Calibri"/>
          <w:i/>
          <w:iCs/>
        </w:rPr>
        <w:t>Conservation Biology</w:t>
      </w:r>
      <w:r w:rsidR="00A20BEA" w:rsidRPr="00A20BEA">
        <w:rPr>
          <w:rFonts w:ascii="Calibri" w:hAnsi="Calibri" w:cs="Calibri"/>
        </w:rPr>
        <w:t>. 33 (3), 561–569. doi:10.1111/cobi.13223.</w:t>
      </w:r>
    </w:p>
    <w:p w14:paraId="7B051B29" w14:textId="77777777" w:rsidR="00A20BEA" w:rsidRPr="00A20BEA" w:rsidRDefault="00A20BEA" w:rsidP="00A20BEA">
      <w:pPr>
        <w:pStyle w:val="Bibliography"/>
        <w:rPr>
          <w:rFonts w:ascii="Calibri" w:hAnsi="Calibri" w:cs="Calibri"/>
        </w:rPr>
      </w:pPr>
      <w:r w:rsidRPr="00A20BEA">
        <w:rPr>
          <w:rFonts w:ascii="Calibri" w:hAnsi="Calibri" w:cs="Calibri"/>
        </w:rPr>
        <w:t xml:space="preserve">Collins (2009) </w:t>
      </w:r>
      <w:r w:rsidRPr="00A20BEA">
        <w:rPr>
          <w:rFonts w:ascii="Calibri" w:hAnsi="Calibri" w:cs="Calibri"/>
          <w:i/>
          <w:iCs/>
        </w:rPr>
        <w:t>Collins Bird Guide</w:t>
      </w:r>
      <w:r w:rsidRPr="00A20BEA">
        <w:rPr>
          <w:rFonts w:ascii="Calibri" w:hAnsi="Calibri" w:cs="Calibri"/>
        </w:rPr>
        <w:t>. 2nd edition. London, Harper Collins Publishers Ltd.</w:t>
      </w:r>
    </w:p>
    <w:p w14:paraId="0DEFE112" w14:textId="77777777" w:rsidR="00A20BEA" w:rsidRPr="00A20BEA" w:rsidRDefault="00A20BEA" w:rsidP="00A20BEA">
      <w:pPr>
        <w:pStyle w:val="Bibliography"/>
        <w:rPr>
          <w:rFonts w:ascii="Calibri" w:hAnsi="Calibri" w:cs="Calibri"/>
        </w:rPr>
      </w:pPr>
      <w:r w:rsidRPr="00A20BEA">
        <w:rPr>
          <w:rFonts w:ascii="Calibri" w:hAnsi="Calibri" w:cs="Calibri"/>
        </w:rPr>
        <w:t xml:space="preserve">Johnston, A., Moran, N., Musgrove, A., Fink, D. &amp; Baillie, S.R. (2020) Estimating species distributions from spatially biased citizen science data. </w:t>
      </w:r>
      <w:r w:rsidRPr="00A20BEA">
        <w:rPr>
          <w:rFonts w:ascii="Calibri" w:hAnsi="Calibri" w:cs="Calibri"/>
          <w:i/>
          <w:iCs/>
        </w:rPr>
        <w:t>Ecological Modelling</w:t>
      </w:r>
      <w:r w:rsidRPr="00A20BEA">
        <w:rPr>
          <w:rFonts w:ascii="Calibri" w:hAnsi="Calibri" w:cs="Calibri"/>
        </w:rPr>
        <w:t>. 422, 108927. doi:10.1016/j.ecolmodel.2019.108927.</w:t>
      </w:r>
    </w:p>
    <w:p w14:paraId="469A15AD" w14:textId="77777777" w:rsidR="00A20BEA" w:rsidRPr="00A20BEA" w:rsidRDefault="00A20BEA" w:rsidP="00A20BEA">
      <w:pPr>
        <w:pStyle w:val="Bibliography"/>
        <w:rPr>
          <w:rFonts w:ascii="Calibri" w:hAnsi="Calibri" w:cs="Calibri"/>
        </w:rPr>
      </w:pPr>
      <w:r w:rsidRPr="00A20BEA">
        <w:rPr>
          <w:rFonts w:ascii="Calibri" w:hAnsi="Calibri" w:cs="Calibri"/>
        </w:rPr>
        <w:t xml:space="preserve">McMullin, R.T. &amp; Allen, J.L. (2022) An assessment of data accuracy and best practice recommendations for observations of lichens and other taxonomically difficult taxa on iNaturalist. </w:t>
      </w:r>
      <w:r w:rsidRPr="00A20BEA">
        <w:rPr>
          <w:rFonts w:ascii="Calibri" w:hAnsi="Calibri" w:cs="Calibri"/>
          <w:i/>
          <w:iCs/>
        </w:rPr>
        <w:t>Botany</w:t>
      </w:r>
      <w:r w:rsidRPr="00A20BEA">
        <w:rPr>
          <w:rFonts w:ascii="Calibri" w:hAnsi="Calibri" w:cs="Calibri"/>
        </w:rPr>
        <w:t>. 100 (6), 491–497. doi:10.1139/cjb-2021-0160.</w:t>
      </w:r>
    </w:p>
    <w:p w14:paraId="203E7926" w14:textId="77777777" w:rsidR="00A20BEA" w:rsidRPr="00A20BEA" w:rsidRDefault="00A20BEA" w:rsidP="00A20BEA">
      <w:pPr>
        <w:pStyle w:val="Bibliography"/>
        <w:rPr>
          <w:rFonts w:ascii="Calibri" w:hAnsi="Calibri" w:cs="Calibri"/>
        </w:rPr>
      </w:pPr>
      <w:r w:rsidRPr="00A20BEA">
        <w:rPr>
          <w:rFonts w:ascii="Calibri" w:hAnsi="Calibri" w:cs="Calibri"/>
        </w:rPr>
        <w:t xml:space="preserve">Mesaglio, T. &amp; Callaghan, C.T. (2021) An overview of the history, current contributions and future outlook of iNaturalist in Australia. </w:t>
      </w:r>
      <w:r w:rsidRPr="00A20BEA">
        <w:rPr>
          <w:rFonts w:ascii="Calibri" w:hAnsi="Calibri" w:cs="Calibri"/>
          <w:i/>
          <w:iCs/>
        </w:rPr>
        <w:t>Wildlife Research</w:t>
      </w:r>
      <w:r w:rsidRPr="00A20BEA">
        <w:rPr>
          <w:rFonts w:ascii="Calibri" w:hAnsi="Calibri" w:cs="Calibri"/>
        </w:rPr>
        <w:t>. 48 (4), 289–303. doi:10.1071/WR20154.</w:t>
      </w:r>
    </w:p>
    <w:p w14:paraId="17BA5E7B" w14:textId="77777777" w:rsidR="00A20BEA" w:rsidRPr="00A20BEA" w:rsidRDefault="00A20BEA" w:rsidP="00A20BEA">
      <w:pPr>
        <w:pStyle w:val="Bibliography"/>
        <w:rPr>
          <w:rFonts w:ascii="Calibri" w:hAnsi="Calibri" w:cs="Calibri"/>
        </w:rPr>
      </w:pPr>
      <w:r w:rsidRPr="00A20BEA">
        <w:rPr>
          <w:rFonts w:ascii="Calibri" w:hAnsi="Calibri" w:cs="Calibri"/>
        </w:rPr>
        <w:t xml:space="preserve">Pizarro, A.K., DeRaad, D.A. &amp; McCormack, J.E. (2023) Temporal stability of the hybrid zone between Calocitta magpie-jays revealed through comparison of museum specimens and iNaturalist photos. </w:t>
      </w:r>
      <w:r w:rsidRPr="00A20BEA">
        <w:rPr>
          <w:rFonts w:ascii="Calibri" w:hAnsi="Calibri" w:cs="Calibri"/>
          <w:i/>
          <w:iCs/>
        </w:rPr>
        <w:t>Ecology and Evolution</w:t>
      </w:r>
      <w:r w:rsidRPr="00A20BEA">
        <w:rPr>
          <w:rFonts w:ascii="Calibri" w:hAnsi="Calibri" w:cs="Calibri"/>
        </w:rPr>
        <w:t>. 13 (3), e9863. doi:10.1002/ece3.9863.</w:t>
      </w:r>
    </w:p>
    <w:p w14:paraId="0EF4EC0A" w14:textId="34F16867" w:rsidR="0078779B" w:rsidRDefault="000D6BAC" w:rsidP="00EC2E66">
      <w:pPr>
        <w:pStyle w:val="Bibliography"/>
        <w:contextualSpacing/>
      </w:pPr>
      <w:r>
        <w:rPr>
          <w:rFonts w:cstheme="minorHAnsi"/>
        </w:rPr>
        <w:fldChar w:fldCharType="end"/>
      </w:r>
      <w:r w:rsidR="00EC2E66">
        <w:t xml:space="preserve"> </w:t>
      </w:r>
    </w:p>
    <w:p w14:paraId="17249AD6" w14:textId="5AE58074" w:rsidR="00B32FF7" w:rsidRDefault="0078779B" w:rsidP="00395D58">
      <w:pPr>
        <w:pStyle w:val="Heading3"/>
        <w:spacing w:before="0"/>
        <w:contextualSpacing/>
      </w:pPr>
      <w:r>
        <w:t>Re</w:t>
      </w:r>
      <w:r w:rsidR="00B32FF7">
        <w:t>flection</w:t>
      </w:r>
    </w:p>
    <w:p w14:paraId="291B0CE7" w14:textId="4647AB01" w:rsidR="0074799D" w:rsidRPr="0074799D" w:rsidRDefault="0074799D" w:rsidP="00395D58">
      <w:pPr>
        <w:contextualSpacing/>
      </w:pPr>
    </w:p>
    <w:sectPr w:rsidR="0074799D" w:rsidRPr="0074799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CE22C37"/>
    <w:multiLevelType w:val="hybridMultilevel"/>
    <w:tmpl w:val="CA26A9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AE4036C"/>
    <w:multiLevelType w:val="hybridMultilevel"/>
    <w:tmpl w:val="CD20F9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6B303BF"/>
    <w:multiLevelType w:val="hybridMultilevel"/>
    <w:tmpl w:val="B53E7B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426653730">
    <w:abstractNumId w:val="2"/>
  </w:num>
  <w:num w:numId="2" w16cid:durableId="1827085965">
    <w:abstractNumId w:val="0"/>
  </w:num>
  <w:num w:numId="3" w16cid:durableId="20643332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4EC0"/>
    <w:rsid w:val="00000239"/>
    <w:rsid w:val="00004613"/>
    <w:rsid w:val="00021C91"/>
    <w:rsid w:val="000256F8"/>
    <w:rsid w:val="0002634C"/>
    <w:rsid w:val="00042C59"/>
    <w:rsid w:val="00045E41"/>
    <w:rsid w:val="00047462"/>
    <w:rsid w:val="00060EA9"/>
    <w:rsid w:val="00067EEE"/>
    <w:rsid w:val="0007541F"/>
    <w:rsid w:val="000757D0"/>
    <w:rsid w:val="000919A2"/>
    <w:rsid w:val="000D0F9B"/>
    <w:rsid w:val="000D2BD8"/>
    <w:rsid w:val="000D4EBE"/>
    <w:rsid w:val="000D66BB"/>
    <w:rsid w:val="000D6BAC"/>
    <w:rsid w:val="000E6820"/>
    <w:rsid w:val="000F0BDA"/>
    <w:rsid w:val="001030C7"/>
    <w:rsid w:val="00106EB5"/>
    <w:rsid w:val="00126B34"/>
    <w:rsid w:val="00133B87"/>
    <w:rsid w:val="001410D1"/>
    <w:rsid w:val="00146411"/>
    <w:rsid w:val="00150149"/>
    <w:rsid w:val="00153292"/>
    <w:rsid w:val="00157E47"/>
    <w:rsid w:val="00165093"/>
    <w:rsid w:val="00165DE3"/>
    <w:rsid w:val="00173216"/>
    <w:rsid w:val="00177DEC"/>
    <w:rsid w:val="0018246B"/>
    <w:rsid w:val="00192456"/>
    <w:rsid w:val="001C2942"/>
    <w:rsid w:val="001D18CC"/>
    <w:rsid w:val="001D61B3"/>
    <w:rsid w:val="001D6877"/>
    <w:rsid w:val="001D6EE0"/>
    <w:rsid w:val="001E217A"/>
    <w:rsid w:val="001E2EC6"/>
    <w:rsid w:val="001F1BC5"/>
    <w:rsid w:val="001F5162"/>
    <w:rsid w:val="002128FD"/>
    <w:rsid w:val="00213C8C"/>
    <w:rsid w:val="00216373"/>
    <w:rsid w:val="00216EC3"/>
    <w:rsid w:val="00223B6E"/>
    <w:rsid w:val="00224477"/>
    <w:rsid w:val="002277CF"/>
    <w:rsid w:val="00231990"/>
    <w:rsid w:val="002346B3"/>
    <w:rsid w:val="002363C8"/>
    <w:rsid w:val="00241028"/>
    <w:rsid w:val="002419DD"/>
    <w:rsid w:val="00244488"/>
    <w:rsid w:val="002516C5"/>
    <w:rsid w:val="00252578"/>
    <w:rsid w:val="0025367C"/>
    <w:rsid w:val="002559C3"/>
    <w:rsid w:val="00256821"/>
    <w:rsid w:val="00257090"/>
    <w:rsid w:val="00290CF0"/>
    <w:rsid w:val="002A0D57"/>
    <w:rsid w:val="002A295C"/>
    <w:rsid w:val="002A324A"/>
    <w:rsid w:val="002B0E29"/>
    <w:rsid w:val="002B6BA7"/>
    <w:rsid w:val="00302179"/>
    <w:rsid w:val="00313019"/>
    <w:rsid w:val="0031465F"/>
    <w:rsid w:val="00316CAA"/>
    <w:rsid w:val="00333FF4"/>
    <w:rsid w:val="00344EB6"/>
    <w:rsid w:val="003565F5"/>
    <w:rsid w:val="00366566"/>
    <w:rsid w:val="0038430E"/>
    <w:rsid w:val="003869E1"/>
    <w:rsid w:val="003940EF"/>
    <w:rsid w:val="00395D58"/>
    <w:rsid w:val="003A060C"/>
    <w:rsid w:val="003B6B58"/>
    <w:rsid w:val="003C0A9F"/>
    <w:rsid w:val="003E4643"/>
    <w:rsid w:val="003F5D93"/>
    <w:rsid w:val="00403D7C"/>
    <w:rsid w:val="00407873"/>
    <w:rsid w:val="004113C6"/>
    <w:rsid w:val="00446A5B"/>
    <w:rsid w:val="0045275D"/>
    <w:rsid w:val="00452BCE"/>
    <w:rsid w:val="00456CE1"/>
    <w:rsid w:val="00496B16"/>
    <w:rsid w:val="004A241C"/>
    <w:rsid w:val="004D69AA"/>
    <w:rsid w:val="004E3588"/>
    <w:rsid w:val="004E583B"/>
    <w:rsid w:val="004E770B"/>
    <w:rsid w:val="004F3553"/>
    <w:rsid w:val="004F3EDB"/>
    <w:rsid w:val="004F7F24"/>
    <w:rsid w:val="00524470"/>
    <w:rsid w:val="005340AF"/>
    <w:rsid w:val="0054224D"/>
    <w:rsid w:val="005665AB"/>
    <w:rsid w:val="00593913"/>
    <w:rsid w:val="005C2B2C"/>
    <w:rsid w:val="005D1686"/>
    <w:rsid w:val="005D239F"/>
    <w:rsid w:val="005E0321"/>
    <w:rsid w:val="005E2ED7"/>
    <w:rsid w:val="005E4212"/>
    <w:rsid w:val="005F0D0C"/>
    <w:rsid w:val="005F15D7"/>
    <w:rsid w:val="005F190E"/>
    <w:rsid w:val="00605B0E"/>
    <w:rsid w:val="00620BFA"/>
    <w:rsid w:val="006D4B93"/>
    <w:rsid w:val="006E33D1"/>
    <w:rsid w:val="006E67AE"/>
    <w:rsid w:val="00700DA5"/>
    <w:rsid w:val="007029CC"/>
    <w:rsid w:val="007111DB"/>
    <w:rsid w:val="0071274A"/>
    <w:rsid w:val="00720FE5"/>
    <w:rsid w:val="0074799D"/>
    <w:rsid w:val="00752279"/>
    <w:rsid w:val="007533D0"/>
    <w:rsid w:val="007634C0"/>
    <w:rsid w:val="007709F8"/>
    <w:rsid w:val="0078779B"/>
    <w:rsid w:val="00795EE0"/>
    <w:rsid w:val="007A356D"/>
    <w:rsid w:val="007A624B"/>
    <w:rsid w:val="007B2F54"/>
    <w:rsid w:val="007B504F"/>
    <w:rsid w:val="007D3D40"/>
    <w:rsid w:val="007E111A"/>
    <w:rsid w:val="007F38D8"/>
    <w:rsid w:val="007F4631"/>
    <w:rsid w:val="007F5E3B"/>
    <w:rsid w:val="00802346"/>
    <w:rsid w:val="00803507"/>
    <w:rsid w:val="00822A64"/>
    <w:rsid w:val="00832A3E"/>
    <w:rsid w:val="00835603"/>
    <w:rsid w:val="0084453A"/>
    <w:rsid w:val="00846488"/>
    <w:rsid w:val="00850347"/>
    <w:rsid w:val="00854815"/>
    <w:rsid w:val="00854F54"/>
    <w:rsid w:val="00856A2F"/>
    <w:rsid w:val="00863337"/>
    <w:rsid w:val="0086775C"/>
    <w:rsid w:val="008701E7"/>
    <w:rsid w:val="008764AC"/>
    <w:rsid w:val="008844B1"/>
    <w:rsid w:val="008907C4"/>
    <w:rsid w:val="008A053F"/>
    <w:rsid w:val="008C054C"/>
    <w:rsid w:val="008D04F7"/>
    <w:rsid w:val="008F3C5E"/>
    <w:rsid w:val="009105A0"/>
    <w:rsid w:val="00910DA5"/>
    <w:rsid w:val="00931B0B"/>
    <w:rsid w:val="00934550"/>
    <w:rsid w:val="009367E4"/>
    <w:rsid w:val="009368EF"/>
    <w:rsid w:val="009503C5"/>
    <w:rsid w:val="00955D4B"/>
    <w:rsid w:val="00963AAC"/>
    <w:rsid w:val="00976605"/>
    <w:rsid w:val="00982060"/>
    <w:rsid w:val="009912F2"/>
    <w:rsid w:val="0099145C"/>
    <w:rsid w:val="009A1BF8"/>
    <w:rsid w:val="009A52DA"/>
    <w:rsid w:val="009C2E3A"/>
    <w:rsid w:val="009C4BC6"/>
    <w:rsid w:val="009D3C44"/>
    <w:rsid w:val="009E17D0"/>
    <w:rsid w:val="009E5C6A"/>
    <w:rsid w:val="009F0807"/>
    <w:rsid w:val="009F094D"/>
    <w:rsid w:val="00A01089"/>
    <w:rsid w:val="00A1405A"/>
    <w:rsid w:val="00A1792C"/>
    <w:rsid w:val="00A205A7"/>
    <w:rsid w:val="00A20BEA"/>
    <w:rsid w:val="00A23F89"/>
    <w:rsid w:val="00A71910"/>
    <w:rsid w:val="00A81D68"/>
    <w:rsid w:val="00A82969"/>
    <w:rsid w:val="00A87C01"/>
    <w:rsid w:val="00A92561"/>
    <w:rsid w:val="00A9624B"/>
    <w:rsid w:val="00A96CE0"/>
    <w:rsid w:val="00AA20E7"/>
    <w:rsid w:val="00AA488B"/>
    <w:rsid w:val="00AB20AA"/>
    <w:rsid w:val="00AB3C35"/>
    <w:rsid w:val="00AC4D1A"/>
    <w:rsid w:val="00AD0797"/>
    <w:rsid w:val="00AD1526"/>
    <w:rsid w:val="00AD1A33"/>
    <w:rsid w:val="00AE3C9E"/>
    <w:rsid w:val="00AF6329"/>
    <w:rsid w:val="00B002EE"/>
    <w:rsid w:val="00B00335"/>
    <w:rsid w:val="00B03EBF"/>
    <w:rsid w:val="00B2074B"/>
    <w:rsid w:val="00B32FF7"/>
    <w:rsid w:val="00B342E0"/>
    <w:rsid w:val="00B50AB7"/>
    <w:rsid w:val="00B5726D"/>
    <w:rsid w:val="00B6540C"/>
    <w:rsid w:val="00B67F3B"/>
    <w:rsid w:val="00B75A1D"/>
    <w:rsid w:val="00B779F8"/>
    <w:rsid w:val="00B8017E"/>
    <w:rsid w:val="00B950E9"/>
    <w:rsid w:val="00B96CFF"/>
    <w:rsid w:val="00BA1FCF"/>
    <w:rsid w:val="00BA6EA5"/>
    <w:rsid w:val="00BD25EE"/>
    <w:rsid w:val="00BD4CAD"/>
    <w:rsid w:val="00BD511B"/>
    <w:rsid w:val="00BE6053"/>
    <w:rsid w:val="00BF1C79"/>
    <w:rsid w:val="00BF3CF6"/>
    <w:rsid w:val="00BF6074"/>
    <w:rsid w:val="00C260A7"/>
    <w:rsid w:val="00C268CD"/>
    <w:rsid w:val="00C33640"/>
    <w:rsid w:val="00C404D6"/>
    <w:rsid w:val="00C51630"/>
    <w:rsid w:val="00C61338"/>
    <w:rsid w:val="00C90D30"/>
    <w:rsid w:val="00C92F10"/>
    <w:rsid w:val="00CA044C"/>
    <w:rsid w:val="00CC4525"/>
    <w:rsid w:val="00CC7FAD"/>
    <w:rsid w:val="00CF6722"/>
    <w:rsid w:val="00D04840"/>
    <w:rsid w:val="00D15006"/>
    <w:rsid w:val="00D15081"/>
    <w:rsid w:val="00D16107"/>
    <w:rsid w:val="00D165B4"/>
    <w:rsid w:val="00D2384D"/>
    <w:rsid w:val="00D26637"/>
    <w:rsid w:val="00D2797B"/>
    <w:rsid w:val="00D33C08"/>
    <w:rsid w:val="00D41279"/>
    <w:rsid w:val="00D45455"/>
    <w:rsid w:val="00D64DA4"/>
    <w:rsid w:val="00D652B4"/>
    <w:rsid w:val="00D710E7"/>
    <w:rsid w:val="00D75505"/>
    <w:rsid w:val="00DC2AA4"/>
    <w:rsid w:val="00DD044F"/>
    <w:rsid w:val="00DE0A35"/>
    <w:rsid w:val="00DE4EC0"/>
    <w:rsid w:val="00DF0F2A"/>
    <w:rsid w:val="00DF3355"/>
    <w:rsid w:val="00E105D6"/>
    <w:rsid w:val="00E10CDF"/>
    <w:rsid w:val="00E40913"/>
    <w:rsid w:val="00E45FCC"/>
    <w:rsid w:val="00E57898"/>
    <w:rsid w:val="00E62D55"/>
    <w:rsid w:val="00E7578E"/>
    <w:rsid w:val="00E915A8"/>
    <w:rsid w:val="00EA415D"/>
    <w:rsid w:val="00EB172E"/>
    <w:rsid w:val="00EB25E5"/>
    <w:rsid w:val="00EC06BC"/>
    <w:rsid w:val="00EC2E66"/>
    <w:rsid w:val="00EC35D0"/>
    <w:rsid w:val="00ED1656"/>
    <w:rsid w:val="00ED23C6"/>
    <w:rsid w:val="00ED5F69"/>
    <w:rsid w:val="00ED75A5"/>
    <w:rsid w:val="00EE5A2E"/>
    <w:rsid w:val="00EF29B8"/>
    <w:rsid w:val="00F15397"/>
    <w:rsid w:val="00F343E0"/>
    <w:rsid w:val="00F34AF3"/>
    <w:rsid w:val="00F520E5"/>
    <w:rsid w:val="00F647F3"/>
    <w:rsid w:val="00F70D45"/>
    <w:rsid w:val="00FB315B"/>
    <w:rsid w:val="00FB7B4E"/>
    <w:rsid w:val="00FC6CE0"/>
    <w:rsid w:val="00FD57FC"/>
    <w:rsid w:val="00FD69C4"/>
    <w:rsid w:val="00FE7B88"/>
    <w:rsid w:val="00FF1B4A"/>
    <w:rsid w:val="00FF5989"/>
    <w:rsid w:val="00FF6C27"/>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95211E7"/>
  <w15:chartTrackingRefBased/>
  <w15:docId w15:val="{5A1B1BCB-83FB-407C-A074-B980F7FCCF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32FF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32FF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32FF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78779B"/>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2FF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B32FF7"/>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B32FF7"/>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A82969"/>
    <w:pPr>
      <w:ind w:left="720"/>
      <w:contextualSpacing/>
    </w:pPr>
  </w:style>
  <w:style w:type="paragraph" w:styleId="Bibliography">
    <w:name w:val="Bibliography"/>
    <w:basedOn w:val="Normal"/>
    <w:next w:val="Normal"/>
    <w:uiPriority w:val="37"/>
    <w:unhideWhenUsed/>
    <w:rsid w:val="00000239"/>
  </w:style>
  <w:style w:type="character" w:styleId="Hyperlink">
    <w:name w:val="Hyperlink"/>
    <w:basedOn w:val="DefaultParagraphFont"/>
    <w:uiPriority w:val="99"/>
    <w:unhideWhenUsed/>
    <w:rsid w:val="00B8017E"/>
    <w:rPr>
      <w:color w:val="0563C1" w:themeColor="hyperlink"/>
      <w:u w:val="single"/>
    </w:rPr>
  </w:style>
  <w:style w:type="character" w:styleId="UnresolvedMention">
    <w:name w:val="Unresolved Mention"/>
    <w:basedOn w:val="DefaultParagraphFont"/>
    <w:uiPriority w:val="99"/>
    <w:semiHidden/>
    <w:unhideWhenUsed/>
    <w:rsid w:val="00B8017E"/>
    <w:rPr>
      <w:color w:val="605E5C"/>
      <w:shd w:val="clear" w:color="auto" w:fill="E1DFDD"/>
    </w:rPr>
  </w:style>
  <w:style w:type="character" w:customStyle="1" w:styleId="Heading4Char">
    <w:name w:val="Heading 4 Char"/>
    <w:basedOn w:val="DefaultParagraphFont"/>
    <w:link w:val="Heading4"/>
    <w:uiPriority w:val="9"/>
    <w:rsid w:val="0078779B"/>
    <w:rPr>
      <w:rFonts w:asciiTheme="majorHAnsi" w:eastAsiaTheme="majorEastAsia" w:hAnsiTheme="majorHAnsi" w:cstheme="majorBidi"/>
      <w:i/>
      <w:iCs/>
      <w:color w:val="2F5496" w:themeColor="accent1" w:themeShade="BF"/>
    </w:rPr>
  </w:style>
  <w:style w:type="character" w:styleId="FollowedHyperlink">
    <w:name w:val="FollowedHyperlink"/>
    <w:basedOn w:val="DefaultParagraphFont"/>
    <w:uiPriority w:val="99"/>
    <w:semiHidden/>
    <w:unhideWhenUsed/>
    <w:rsid w:val="003869E1"/>
    <w:rPr>
      <w:color w:val="954F72" w:themeColor="followedHyperlink"/>
      <w:u w:val="single"/>
    </w:rPr>
  </w:style>
  <w:style w:type="paragraph" w:styleId="NormalWeb">
    <w:name w:val="Normal (Web)"/>
    <w:basedOn w:val="Normal"/>
    <w:uiPriority w:val="99"/>
    <w:semiHidden/>
    <w:unhideWhenUsed/>
    <w:rsid w:val="00E40913"/>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3608936">
      <w:bodyDiv w:val="1"/>
      <w:marLeft w:val="0"/>
      <w:marRight w:val="0"/>
      <w:marTop w:val="0"/>
      <w:marBottom w:val="0"/>
      <w:divBdr>
        <w:top w:val="none" w:sz="0" w:space="0" w:color="auto"/>
        <w:left w:val="none" w:sz="0" w:space="0" w:color="auto"/>
        <w:bottom w:val="none" w:sz="0" w:space="0" w:color="auto"/>
        <w:right w:val="none" w:sz="0" w:space="0" w:color="auto"/>
      </w:divBdr>
    </w:div>
    <w:div w:id="832717588">
      <w:bodyDiv w:val="1"/>
      <w:marLeft w:val="0"/>
      <w:marRight w:val="0"/>
      <w:marTop w:val="0"/>
      <w:marBottom w:val="0"/>
      <w:divBdr>
        <w:top w:val="none" w:sz="0" w:space="0" w:color="auto"/>
        <w:left w:val="none" w:sz="0" w:space="0" w:color="auto"/>
        <w:bottom w:val="none" w:sz="0" w:space="0" w:color="auto"/>
        <w:right w:val="none" w:sz="0" w:space="0" w:color="auto"/>
      </w:divBdr>
    </w:div>
    <w:div w:id="885026830">
      <w:bodyDiv w:val="1"/>
      <w:marLeft w:val="0"/>
      <w:marRight w:val="0"/>
      <w:marTop w:val="0"/>
      <w:marBottom w:val="0"/>
      <w:divBdr>
        <w:top w:val="none" w:sz="0" w:space="0" w:color="auto"/>
        <w:left w:val="none" w:sz="0" w:space="0" w:color="auto"/>
        <w:bottom w:val="none" w:sz="0" w:space="0" w:color="auto"/>
        <w:right w:val="none" w:sz="0" w:space="0" w:color="auto"/>
      </w:divBdr>
    </w:div>
    <w:div w:id="12065226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tyles" Target="styles.xml"/><Relationship Id="rId7" Type="http://schemas.openxmlformats.org/officeDocument/2006/relationships/image" Target="media/image1.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github.com/123-Tyler/miniproject_tyler_christian"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309BD5-1D87-4DE6-AC04-9DA852DD71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36</TotalTime>
  <Pages>3</Pages>
  <Words>943</Words>
  <Characters>5495</Characters>
  <Application>Microsoft Office Word</Application>
  <DocSecurity>0</DocSecurity>
  <Lines>80</Lines>
  <Paragraphs>19</Paragraphs>
  <ScaleCrop>false</ScaleCrop>
  <Company/>
  <LinksUpToDate>false</LinksUpToDate>
  <CharactersWithSpaces>64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ler Christian</dc:creator>
  <cp:keywords/>
  <dc:description/>
  <cp:lastModifiedBy>Tyler Christian</cp:lastModifiedBy>
  <cp:revision>305</cp:revision>
  <dcterms:created xsi:type="dcterms:W3CDTF">2024-02-14T16:18:00Z</dcterms:created>
  <dcterms:modified xsi:type="dcterms:W3CDTF">2024-02-19T1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1946532-c911-45db-9d44-f543da68fe5f</vt:lpwstr>
  </property>
  <property fmtid="{D5CDD505-2E9C-101B-9397-08002B2CF9AE}" pid="3" name="ZOTERO_PREF_1">
    <vt:lpwstr>&lt;data data-version="3" zotero-version="6.0.30"&gt;&lt;session id="65OZZjo6"/&gt;&lt;style id="http://www.zotero.org/styles/harvard-imperial-college-london" hasBibliography="1" bibliographyStyleHasBeenSet="1"/&gt;&lt;prefs&gt;&lt;pref name="fieldType" value="Field"/&gt;&lt;/prefs&gt;&lt;/dat</vt:lpwstr>
  </property>
  <property fmtid="{D5CDD505-2E9C-101B-9397-08002B2CF9AE}" pid="4" name="ZOTERO_PREF_2">
    <vt:lpwstr>a&gt;</vt:lpwstr>
  </property>
</Properties>
</file>